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F75C7" w:rsidRDefault="00E5046B" w:rsidP="00E5046B">
      <w:pPr>
        <w:pStyle w:val="NormalWeb"/>
        <w:spacing w:before="0" w:beforeAutospacing="0" w:after="0" w:afterAutospacing="0"/>
      </w:pPr>
      <w:r>
        <w:t>CEE 6410 Project: Literature Review</w:t>
      </w:r>
    </w:p>
    <w:p w:rsidR="00EF75C7" w:rsidRDefault="00EF75C7" w:rsidP="00E5046B">
      <w:pPr>
        <w:pStyle w:val="NormalWeb"/>
        <w:spacing w:before="0" w:beforeAutospacing="0" w:after="0" w:afterAutospacing="0"/>
      </w:pPr>
      <w:r>
        <w:t>Author: Greg Goodrum</w:t>
      </w:r>
    </w:p>
    <w:p w:rsidR="00EF75C7" w:rsidRDefault="00EF75C7" w:rsidP="00E5046B">
      <w:pPr>
        <w:pStyle w:val="NormalWeb"/>
        <w:spacing w:before="0" w:beforeAutospacing="0" w:after="0" w:afterAutospacing="0"/>
      </w:pPr>
      <w:r>
        <w:t>Date: 09/</w:t>
      </w:r>
      <w:r w:rsidR="00B565F1">
        <w:t>22</w:t>
      </w:r>
      <w:r>
        <w:t>/2020</w:t>
      </w:r>
    </w:p>
    <w:p w:rsidR="00E5046B" w:rsidRDefault="00E5046B" w:rsidP="00E5046B">
      <w:pPr>
        <w:pStyle w:val="NormalWeb"/>
        <w:spacing w:before="0" w:beforeAutospacing="0" w:after="0" w:afterAutospacing="0"/>
      </w:pPr>
    </w:p>
    <w:p w:rsidR="00E5046B" w:rsidRDefault="00E5046B" w:rsidP="00E5046B">
      <w:pPr>
        <w:spacing w:after="0"/>
      </w:pPr>
      <w:r w:rsidRPr="00E5046B">
        <w:t>Submit a list of relevant literature you have read related to your semester course project in WORD format. Briefly describe the prior work that has been done and the gap your model/work will fill.</w:t>
      </w:r>
    </w:p>
    <w:p w:rsidR="00E5046B" w:rsidRDefault="00E5046B" w:rsidP="00E5046B">
      <w:pPr>
        <w:spacing w:after="0"/>
      </w:pPr>
    </w:p>
    <w:p w:rsidR="00E5046B" w:rsidRPr="00E5046B" w:rsidRDefault="00E5046B" w:rsidP="00E5046B">
      <w:pPr>
        <w:spacing w:after="0"/>
        <w:rPr>
          <w:b/>
        </w:rPr>
      </w:pPr>
      <w:r w:rsidRPr="00E5046B">
        <w:rPr>
          <w:b/>
        </w:rPr>
        <w:t>Abstract</w:t>
      </w:r>
    </w:p>
    <w:p w:rsidR="005E42FA" w:rsidRDefault="00E5046B" w:rsidP="00E5046B">
      <w:pPr>
        <w:spacing w:after="0"/>
        <w:ind w:firstLine="720"/>
      </w:pPr>
      <w:r w:rsidRPr="00E5046B">
        <w:t>My objective is to develop a dual optimization model for the Bear River watershed that identify instream barrier assemblages that maximize connected aquatic habitat and minimize water scarcity. </w:t>
      </w:r>
      <w:r w:rsidR="0090090E">
        <w:t>Instream barriers</w:t>
      </w:r>
      <w:r w:rsidR="005D345A">
        <w:t xml:space="preserve"> alter natural stream conditions </w:t>
      </w:r>
      <w:r w:rsidR="005D345A">
        <w:fldChar w:fldCharType="begin" w:fldLock="1"/>
      </w:r>
      <w:r w:rsidR="00143381">
        <w:instrText>ADDIN CSL_CITATION {"citationItems":[{"id":"ITEM-1","itemData":{"DOI":"10.1016/j.jenvman.2011.07.027","ISSN":"03014797","abstract":"Restoration of unobstructed, free-flowing sections of river can provide considerable environmental and ecological benefits. It removes impediments to aquatic species dispersal and improves flow, sediment and nutrient transport. This, in turn, can serve to improve environmental quality and abundance of native species, not only within the river channel itself, but also within adjacent riparian, floodplain and coastal areas. In support of this effort, a generic optimization model is presented in this paper for prioritizing the removal of problematic structures, which adversely affect aquatic species dispersal and river hydrology. Its purpose is to maximize, subject to a budget, the size of the single largest section of connected river unimpeded by artificial flow and dispersal barriers. The model is designed to improve, in a holistic way, the connectivity and environmental status of a river network. Furthermore, unlike most previous prioritization methods, it is particularly well suited to meet the needs of potamodromous fish species and other resident aquatic organisms, which regularly disperse among different parts of a river network. After presenting an initial mixed integer linear programming formulation of the model, more scalable reformulation and solution techniques are investigated for solving large, realistic-sized instances. Results from a case-study of the Pike River Watershed, located in northeast Wisconsin, USA, demonstrate the computational efficiency of the proposed model as well as highlight some general insights about systematic barrier removal planning. © 2011 Elsevier Ltd.","author":[{"dropping-particle":"","family":"O'Hanley","given":"Jesse R.","non-dropping-particle":"","parse-names":false,"suffix":""}],"container-title":"Journal of Environmental Management","id":"ITEM-1","issue":"12","issued":{"date-parts":[["2011"]]},"page":"3112-3120","publisher":"Elsevier Ltd","title":"Open rivers: Barrier removal planning and the restoration of free-flowing rivers","type":"article-journal","volume":"92"},"uris":["http://www.mendeley.com/documents/?uuid=bd493197-1774-4fbe-87b5-8540e746c1cf"]}],"mendeley":{"formattedCitation":"(O’Hanley, 2011)","plainTextFormattedCitation":"(O’Hanley, 2011)","previouslyFormattedCitation":"(O’Hanley, 2011)"},"properties":{"noteIndex":0},"schema":"https://github.com/citation-style-language/schema/raw/master/csl-citation.json"}</w:instrText>
      </w:r>
      <w:r w:rsidR="005D345A">
        <w:fldChar w:fldCharType="separate"/>
      </w:r>
      <w:r w:rsidR="00143381" w:rsidRPr="00143381">
        <w:rPr>
          <w:noProof/>
        </w:rPr>
        <w:t>(O’Hanley, 2011)</w:t>
      </w:r>
      <w:r w:rsidR="005D345A">
        <w:fldChar w:fldCharType="end"/>
      </w:r>
      <w:r w:rsidR="00143381">
        <w:t xml:space="preserve">, fragment aquatic habitat </w:t>
      </w:r>
      <w:r w:rsidR="00143381">
        <w:fldChar w:fldCharType="begin" w:fldLock="1"/>
      </w:r>
      <w:r w:rsidR="00143381">
        <w:instrText>ADDIN CSL_CITATION {"citationItems":[{"id":"ITEM-1","itemData":{"DOI":"10.1111/1365-2664.12706","ISSN":"13652664","abstract":"© 2016 The Authors. Journal of Applied Ecology © 2016 British Ecological Society The presence of dams, stream–road crossings and other infrastructure often compromises the connectivity of rivers, leading to reduced fish abundance and diversity. The assessment and mitigation of river barriers is critical to the success of restoration efforts aimed at restoring river integrity. In this study, we present a combined modelling approach involving statistical regression methods and mixed integer linear programming to maximize resident fish species richness within a catchment through targeted barrier mitigation. Compared to existing approaches, our proposed method provides enhanced biological realism while avoiding the use of complex and computationally intensive population/ecosystem models. To estimate barrier passability quickly and at low cost, we further outline a rapid barrier assessment methodology. The methodology is used to characterize potential passage barriers for various fish species common to the UK but can be readily adapted to different planning areas and other species of interest. We demonstrate the applicability of our barrier assessment and prioritization approach based on a case study of the River Wey, located in south-east England. We find that significant increases in species richness can be achieved for modest investment in barrier mitigation. In particular, dams and weirs with low passability located on mid- to high-order streams are identified as top priorities for mitigation. Synthesis and applications. Our study shows the benefits of combining a coarse resolution barrier assessment methodology with state-of-the-art optimization modelling to cost-effectively plan fish passage barrier mitigation actions. The modelling approach can help inform on-the-ground river restoration decision-making by providing a recommended course of action that best allocates limited resources in order to restore longitudinal connectivity and maximize ecological gains.","author":[{"dropping-particle":"","family":"King","given":"Steven","non-dropping-particle":"","parse-names":false,"suffix":""},{"dropping-particle":"","family":"O'Hanley","given":"Jesse R.","non-dropping-particle":"","parse-names":false,"suffix":""},{"dropping-particle":"","family":"Newbold","given":"Lynda R.","non-dropping-particle":"","parse-names":false,"suffix":""},{"dropping-particle":"","family":"Kemp","given":"Paul S.","non-dropping-particle":"","parse-names":false,"suffix":""},{"dropping-particle":"","family":"Diebel","given":"Matthew W.","non-dropping-particle":"","parse-names":false,"suffix":""}],"container-title":"Journal of Applied Ecology","id":"ITEM-1","issue":"2","issued":{"date-parts":[["2017"]]},"page":"599-611","title":"A toolkit for optimizing fish passage barrier mitigation actions","type":"article-journal","volume":"54"},"uris":["http://www.mendeley.com/documents/?uuid=79f047cc-6cd3-422c-a97b-9f0b026e39a4"]}],"mendeley":{"formattedCitation":"(King &lt;i&gt;et al.&lt;/i&gt;, 2017)","plainTextFormattedCitation":"(King et al., 2017)","previouslyFormattedCitation":"(King &lt;i&gt;et al.&lt;/i&gt;, 2017)"},"properties":{"noteIndex":0},"schema":"https://github.com/citation-style-language/schema/raw/master/csl-citation.json"}</w:instrText>
      </w:r>
      <w:r w:rsidR="00143381">
        <w:fldChar w:fldCharType="separate"/>
      </w:r>
      <w:r w:rsidR="00143381" w:rsidRPr="00143381">
        <w:rPr>
          <w:noProof/>
        </w:rPr>
        <w:t xml:space="preserve">(King </w:t>
      </w:r>
      <w:r w:rsidR="00143381" w:rsidRPr="00143381">
        <w:rPr>
          <w:i/>
          <w:noProof/>
        </w:rPr>
        <w:t>et al.</w:t>
      </w:r>
      <w:r w:rsidR="00143381" w:rsidRPr="00143381">
        <w:rPr>
          <w:noProof/>
        </w:rPr>
        <w:t>, 2017)</w:t>
      </w:r>
      <w:r w:rsidR="00143381">
        <w:fldChar w:fldCharType="end"/>
      </w:r>
      <w:r w:rsidR="00143381">
        <w:t xml:space="preserve">, and limit the distribution, abundance, and persistence of native freshwater fishes </w:t>
      </w:r>
      <w:r w:rsidR="00143381">
        <w:fldChar w:fldCharType="begin" w:fldLock="1"/>
      </w:r>
      <w:r w:rsidR="009860EB">
        <w:instrText>ADDIN CSL_CITATION {"citationItems":[{"id":"ITEM-1","itemData":{"DOI":"10.1007/s10452-011-9362-z","ISSN":"13862588","abstract":"Barriers (culverts and dams) can impede fish passage and affect the overall habitat connectivity of rivers. However, a challenge lies in how to conceptualize and adequately measure passability at barriers. We hypothesize that estimates of barrier and watershed connectivity are dependent on assumptions about the nature of passability, and how it is measured. Specifically, we compare passability estimates in Terra Nova National Park, Canada for individual barriers for two barrier assessment methods (a rapid assessment and one based on FishXing software), two salmonid species, different fish sizes and swimming speeds, and varying hydrological conditions. Watershed connectivity was calculated using the Dendritic Connectivity Index (DCI). Lastly, we test to see what the impact of the various factors is on the practical goal: prioritizing barriers for restoration. Our results show that barrier passability estimates can vary drastically for some barriers (0-100%). In general, the rapid field-based assessment tended to give more conservative estimates of passability than those based on FishXing. Estimates of watershed connectivity were not as sensitive to the assumptions and methods used (DCI: 40-83). Fish size had the greatest effect on DCI. Importantly, variation in DCI had little impact on the restoration priorities. The same barrier was retained as the top priority &gt;96% of the time. Thus, managers wishing to assess barriers for restoration need to carefully consider how passability is to be measured, but can reduce the impact of these decisions by considering barriers in their watershed context using a connectivity index such as the DCI. © 2011 Springer Science+Business Media B.V.","author":[{"dropping-particle":"","family":"Bourne","given":"Christina M.","non-dropping-particle":"","parse-names":false,"suffix":""},{"dropping-particle":"","family":"Kehler","given":"Dan G.","non-dropping-particle":"","parse-names":false,"suffix":""},{"dropping-particle":"","family":"Wiersma","given":"Yolanda F.","non-dropping-particle":"","parse-names":false,"suffix":""},{"dropping-particle":"","family":"Cote","given":"David","non-dropping-particle":"","parse-names":false,"suffix":""}],"container-title":"Aquatic Ecology","id":"ITEM-1","issue":"3","issued":{"date-parts":[["2011"]]},"page":"389-403","title":"Barriers to fish passage and barriers to fish passage assessments: The impact of assessment methods and assumptions on barrier identification and quantification of watershed connectivity","type":"article-journal","volume":"45"},"uris":["http://www.mendeley.com/documents/?uuid=f39f9253-696c-422b-b296-eda07aaddb24"]}],"mendeley":{"formattedCitation":"(Bourne &lt;i&gt;et al.&lt;/i&gt;, 2011)","plainTextFormattedCitation":"(Bourne et al., 2011)","previouslyFormattedCitation":"(Bourne &lt;i&gt;et al.&lt;/i&gt;, 2011)"},"properties":{"noteIndex":0},"schema":"https://github.com/citation-style-language/schema/raw/master/csl-citation.json"}</w:instrText>
      </w:r>
      <w:r w:rsidR="00143381">
        <w:fldChar w:fldCharType="separate"/>
      </w:r>
      <w:r w:rsidR="00143381" w:rsidRPr="00143381">
        <w:rPr>
          <w:noProof/>
        </w:rPr>
        <w:t xml:space="preserve">(Bourne </w:t>
      </w:r>
      <w:r w:rsidR="00143381" w:rsidRPr="00143381">
        <w:rPr>
          <w:i/>
          <w:noProof/>
        </w:rPr>
        <w:t>et al.</w:t>
      </w:r>
      <w:r w:rsidR="00143381" w:rsidRPr="00143381">
        <w:rPr>
          <w:noProof/>
        </w:rPr>
        <w:t>, 2011)</w:t>
      </w:r>
      <w:r w:rsidR="00143381">
        <w:fldChar w:fldCharType="end"/>
      </w:r>
      <w:r w:rsidR="00143381">
        <w:t xml:space="preserve">. </w:t>
      </w:r>
      <w:r w:rsidR="004D05FB">
        <w:t>Barriers also provide human benefits such as water storage, hydropower, flood control, and transportation</w:t>
      </w:r>
      <w:r w:rsidR="009860EB">
        <w:t xml:space="preserve">. Optimization models that include both human and ecological objectives can identify paths to protect and restore habitat connectivity while maintaining human water demands </w:t>
      </w:r>
      <w:r w:rsidR="009860EB">
        <w:fldChar w:fldCharType="begin" w:fldLock="1"/>
      </w:r>
      <w:r w:rsidR="00062598">
        <w:instrText>ADDIN CSL_CITATION {"citationItems":[{"id":"ITEM-1","itemData":{"DOI":"10.1016/j.jenvman.2014.01.024","ISBN":"0301-4797","ISSN":"03014797","PMID":"24594701","abstract":"Dams provide water supply, flood protection, and hydropower generation benefits, but also harm native species by altering the natural flow regime and degrading aquatic and riparian habitat. Restoring some rivers reaches to free-flowing conditions may restore substantial environmental benefits, but at some economic cost. This study uses a systems analysis approach to preliminarily evaluate removing rim dams in California's Central Valley to highlight promising habitat and unpromising economic use tradeoffs for water supply and hydropower. CALVIN, an economic-engineering optimization model, is used to evaluate water storage and scarcity from removing dams. A warm and dry climate model for a 30-year period centered at 2085, and a population growth scenario for year 2050 water demands represent future conditions. Tradeoffs between hydropower generation and water scarcity to urban, agricultural, and instream flow requirements were compared with additional river kilometers of habitat accessible to anadromous fish species following dam removal. Results show that existing infrastructure is most beneficial if operated as a system (ignoring many current institutional constraints). Removing all rim dams is not beneficial for California, but a subset of existing dams are potentially promising candidates for removal from an optimized water supply and free-flowing river perspective. Removing individual dams decreases statewide delivered water by 0-2282 million cubic meters and provides access to 0 to 3200km of salmonid habitat upstream of dams. The method described here can help prioritize dam removal, although more detailed, project-specific studies also are needed. Similarly, improving environmental protection can come at substantially lower economic cost, when evaluated and operated as a system. © 2014 Elsevier Ltd.","author":[{"dropping-particle":"","family":"Null","given":"Sarah E.","non-dropping-particle":"","parse-names":false,"suffix":""},{"dropping-particle":"","family":"Medellín-Azuara","given":"Josué","non-dropping-particle":"","parse-names":false,"suffix":""},{"dropping-particle":"","family":"Escriva-Bou","given":"Alvar","non-dropping-particle":"","parse-names":false,"suffix":""},{"dropping-particle":"","family":"Lent","given":"Michelle","non-dropping-particle":"","parse-names":false,"suffix":""},{"dropping-particle":"","family":"Lund","given":"Jay R.","non-dropping-particle":"","parse-names":false,"suffix":""}],"container-title":"Journal of Environmental Management","id":"ITEM-1","issue":"2014","issued":{"date-parts":[["2014"]]},"page":"121-131","title":"Optimizing the damned: Water supply losses and fish habitat gains from dam removal in California","type":"article-journal","volume":"136"},"uris":["http://www.mendeley.com/documents/?uuid=b708c5f7-2bff-471e-8ef5-cb8983c4d3dd"]}],"mendeley":{"formattedCitation":"(Null &lt;i&gt;et al.&lt;/i&gt;, 2014)","plainTextFormattedCitation":"(Null et al., 2014)","previouslyFormattedCitation":"(Null &lt;i&gt;et al.&lt;/i&gt;, 2014)"},"properties":{"noteIndex":0},"schema":"https://github.com/citation-style-language/schema/raw/master/csl-citation.json"}</w:instrText>
      </w:r>
      <w:r w:rsidR="009860EB">
        <w:fldChar w:fldCharType="separate"/>
      </w:r>
      <w:r w:rsidR="009860EB" w:rsidRPr="009860EB">
        <w:rPr>
          <w:noProof/>
        </w:rPr>
        <w:t xml:space="preserve">(Null </w:t>
      </w:r>
      <w:r w:rsidR="009860EB" w:rsidRPr="009860EB">
        <w:rPr>
          <w:i/>
          <w:noProof/>
        </w:rPr>
        <w:t>et al.</w:t>
      </w:r>
      <w:r w:rsidR="009860EB" w:rsidRPr="009860EB">
        <w:rPr>
          <w:noProof/>
        </w:rPr>
        <w:t>, 2014)</w:t>
      </w:r>
      <w:r w:rsidR="009860EB">
        <w:fldChar w:fldCharType="end"/>
      </w:r>
      <w:r w:rsidR="009860EB">
        <w:t>.</w:t>
      </w:r>
      <w:r w:rsidR="0034141E">
        <w:t xml:space="preserve"> </w:t>
      </w:r>
      <w:r w:rsidR="00062598">
        <w:t xml:space="preserve">Previous studies have included aquatic habitat and economic water supply objectives in optimization models, but often rely on simplistic, ecologically irrelevant habitat models and only consider large dams for removal </w:t>
      </w:r>
      <w:r w:rsidR="00062598">
        <w:fldChar w:fldCharType="begin" w:fldLock="1"/>
      </w:r>
      <w:r w:rsidR="0033416F">
        <w:instrText>ADDIN CSL_CITATION {"citationItems":[{"id":"ITEM-1","itemData":{"DOI":"10.1016/j.advwatres.2004.12.015","ISBN":"0309-1708","ISSN":"03091708","PMID":"2852","abstract":"We introduce the use of systematic, combinatorial, multiobjective optimization models to analyse ecological-economic tradeoffs and to support complex decision-making associated with dam removal in a river system. The model's ecological objective enhances salmonid migration and spawning by maximizing drainage area reconnected to the sea. The economic objective minimizes loss of hydropower and storage capacity. We present a proof-of-concept demonstration for the Willamette River watershed (Oregon, USA). The case study shows a dramatic tradeoff in which removing twelve dams reconnects 52% of the basin while sacrificing only 1.6% of hydropower and water-storage capacity. Additional ecological gains, however, come with increasingly steeper economic costs. A second model incorporates existing fish-passage systems. Because of data limitations and model simplifications, these results are intended solely for the purpose of illustrating a novel application of multiobjective programming to dam-removal issues. Far more work would be needed to make policy-relevant recommendations. Nevertheless, this research suggests that the current practice of analysing dam-removal decisions on a dam-by-dam basis be supplemented by evaluation on a river-system basis, trading off economic and ecological goals. © 2005 Elsevier Ltd. All rights reserved.","author":[{"dropping-particle":"","family":"Kuby","given":"Michael J.","non-dropping-particle":"","parse-names":false,"suffix":""},{"dropping-particle":"","family":"Fagan","given":"William F.","non-dropping-particle":"","parse-names":false,"suffix":""},{"dropping-particle":"","family":"ReVelle","given":"Charles S.","non-dropping-particle":"","parse-names":false,"suffix":""},{"dropping-particle":"","family":"Graf","given":"William L.","non-dropping-particle":"","parse-names":false,"suffix":""}],"container-title":"Advances in Water Resources","id":"ITEM-1","issue":"8","issued":{"date-parts":[["2005"]]},"page":"845-855","title":"A multiobjective optimization model for dam removal: An example trading off salmon passage with hydropower and water storage in the Willamette basin","type":"article-journal","volume":"28"},"uris":["http://www.mendeley.com/documents/?uuid=37260c46-e6f9-432d-805f-144ffe950c1f"]},{"id":"ITEM-2","itemData":{"DOI":"10.1016/j.jenvman.2014.01.024","ISBN":"0301-4797","ISSN":"03014797","PMID":"24594701","abstract":"Dams provide water supply, flood protection, and hydropower generation benefits, but also harm native species by altering the natural flow regime and degrading aquatic and riparian habitat. Restoring some rivers reaches to free-flowing conditions may restore substantial environmental benefits, but at some economic cost. This study uses a systems analysis approach to preliminarily evaluate removing rim dams in California's Central Valley to highlight promising habitat and unpromising economic use tradeoffs for water supply and hydropower. CALVIN, an economic-engineering optimization model, is used to evaluate water storage and scarcity from removing dams. A warm and dry climate model for a 30-year period centered at 2085, and a population growth scenario for year 2050 water demands represent future conditions. Tradeoffs between hydropower generation and water scarcity to urban, agricultural, and instream flow requirements were compared with additional river kilometers of habitat accessible to anadromous fish species following dam removal. Results show that existing infrastructure is most beneficial if operated as a system (ignoring many current institutional constraints). Removing all rim dams is not beneficial for California, but a subset of existing dams are potentially promising candidates for removal from an optimized water supply and free-flowing river perspective. Removing individual dams decreases statewide delivered water by 0-2282 million cubic meters and provides access to 0 to 3200km of salmonid habitat upstream of dams. The method described here can help prioritize dam removal, although more detailed, project-specific studies also are needed. Similarly, improving environmental protection can come at substantially lower economic cost, when evaluated and operated as a system. © 2014 Elsevier Ltd.","author":[{"dropping-particle":"","family":"Null","given":"Sarah E.","non-dropping-particle":"","parse-names":false,"suffix":""},{"dropping-particle":"","family":"Medellín-Azuara","given":"Josué","non-dropping-particle":"","parse-names":false,"suffix":""},{"dropping-particle":"","family":"Escriva-Bou","given":"Alvar","non-dropping-particle":"","parse-names":false,"suffix":""},{"dropping-particle":"","family":"Lent","given":"Michelle","non-dropping-particle":"","parse-names":false,"suffix":""},{"dropping-particle":"","family":"Lund","given":"Jay R.","non-dropping-particle":"","parse-names":false,"suffix":""}],"container-title":"Journal of Environmental Management","id":"ITEM-2","issue":"2014","issued":{"date-parts":[["2014"]]},"page":"121-131","title":"Optimizing the damned: Water supply losses and fish habitat gains from dam removal in California","type":"article-journal","volume":"136"},"uris":["http://www.mendeley.com/documents/?uuid=b708c5f7-2bff-471e-8ef5-cb8983c4d3dd"]},{"id":"ITEM-3","itemData":{"DOI":"10.1073/pnas.1423812112","ISBN":"0027-8424","ISSN":"0027-8424","PMID":"25918378","abstract":"In many large ecosystems, conservation projects are selected by a diverse set of actors operating independently at spatial scales ranging from local to international. Although small-scale decision making can leverage local expert knowledge, it also may be an inefficient means of achieving large-scale objectives if piecemeal efforts are poorly coordinated. Here, we assess the value of coordinating efforts in both space and time to maximize the restoration of aquatic ecosystem connectivity. Habitat fragmentation is a leading driver of declining biodiversity and ecosystem services in rivers worldwide, and we simultaneously evaluate optimal barrier removal strategies for 661 tributary rivers of the Laurentian Great Lakes, which are fragmented by at least 6,692 dams and 232,068 road crossings. We find that coordinating barrier removals across the entire basin is nine times more efficient at reconnecting fish to headwater breeding grounds than optimizing independently for each watershed. Similarly, a one-time pulse of restoration investment is up to 10 times more efficient than annual allocations totaling the same amount. Despite widespread emphasis on dams as key barriers in river networks, improving road culvert passability is also essential for efficiently restoring connectivity to the Great Lakes. Our results highlight the dramatic economic and ecological advantages of coordinating efforts in both space and time during restoration of large ecosystems.","author":[{"dropping-particle":"","family":"Neeson","given":"Thomas M.","non-dropping-particle":"","parse-names":false,"suffix":""},{"dropping-particle":"","family":"Ferris","given":"Michael C.","non-dropping-particle":"","parse-names":false,"suffix":""},{"dropping-particle":"","family":"Diebel","given":"Matthew W.","non-dropping-particle":"","parse-names":false,"suffix":""},{"dropping-particle":"","family":"Doran","given":"Patrick J.","non-dropping-particle":"","parse-names":false,"suffix":""},{"dropping-particle":"","family":"O’Hanley","given":"Jesse R.","non-dropping-particle":"","parse-names":false,"suffix":""},{"dropping-particle":"","family":"McIntyre","given":"Peter B.","non-dropping-particle":"","parse-names":false,"suffix":""}],"container-title":"Proceedings of the National Academy of Sciences","id":"ITEM-3","issue":"19","issued":{"date-parts":[["2015"]]},"page":"6236-6241","title":"Enhancing ecosystem restoration efficiency through spatial and temporal coordination","type":"article-journal","volume":"112"},"uris":["http://www.mendeley.com/documents/?uuid=a1df0c28-6a8c-4084-b124-faec2335cc82"]}],"mendeley":{"formattedCitation":"(Kuby &lt;i&gt;et al.&lt;/i&gt;, 2005; Neeson &lt;i&gt;et al.&lt;/i&gt;, 2015; Null &lt;i&gt;et al.&lt;/i&gt;, 2014)","plainTextFormattedCitation":"(Kuby et al., 2005; Neeson et al., 2015; Null et al., 2014)","previouslyFormattedCitation":"(Kuby &lt;i&gt;et al.&lt;/i&gt;, 2005; Neeson &lt;i&gt;et al.&lt;/i&gt;, 2015; Null &lt;i&gt;et al.&lt;/i&gt;, 2014)"},"properties":{"noteIndex":0},"schema":"https://github.com/citation-style-language/schema/raw/master/csl-citation.json"}</w:instrText>
      </w:r>
      <w:r w:rsidR="00062598">
        <w:fldChar w:fldCharType="separate"/>
      </w:r>
      <w:r w:rsidR="00062598" w:rsidRPr="00062598">
        <w:rPr>
          <w:noProof/>
        </w:rPr>
        <w:t xml:space="preserve">(Kuby </w:t>
      </w:r>
      <w:r w:rsidR="00062598" w:rsidRPr="00062598">
        <w:rPr>
          <w:i/>
          <w:noProof/>
        </w:rPr>
        <w:t>et al.</w:t>
      </w:r>
      <w:r w:rsidR="00062598" w:rsidRPr="00062598">
        <w:rPr>
          <w:noProof/>
        </w:rPr>
        <w:t xml:space="preserve">, 2005; Neeson </w:t>
      </w:r>
      <w:r w:rsidR="00062598" w:rsidRPr="00062598">
        <w:rPr>
          <w:i/>
          <w:noProof/>
        </w:rPr>
        <w:t>et al.</w:t>
      </w:r>
      <w:r w:rsidR="00062598" w:rsidRPr="00062598">
        <w:rPr>
          <w:noProof/>
        </w:rPr>
        <w:t xml:space="preserve">, 2015; Null </w:t>
      </w:r>
      <w:r w:rsidR="00062598" w:rsidRPr="00062598">
        <w:rPr>
          <w:i/>
          <w:noProof/>
        </w:rPr>
        <w:t>et al.</w:t>
      </w:r>
      <w:r w:rsidR="00062598" w:rsidRPr="00062598">
        <w:rPr>
          <w:noProof/>
        </w:rPr>
        <w:t>, 2014)</w:t>
      </w:r>
      <w:r w:rsidR="00062598">
        <w:fldChar w:fldCharType="end"/>
      </w:r>
      <w:r w:rsidR="00062598">
        <w:t>.</w:t>
      </w:r>
      <w:r w:rsidR="0033416F">
        <w:t xml:space="preserve"> </w:t>
      </w:r>
      <w:r w:rsidR="0033416F">
        <w:fldChar w:fldCharType="begin" w:fldLock="1"/>
      </w:r>
      <w:r w:rsidR="005E42FA">
        <w:instrText>ADDIN CSL_CITATION {"citationItems":[{"id":"ITEM-1","itemData":{"DOI":"10.1111/1752-1688.12718","ISSN":"17521688","abstract":"Instream barriers, such as dams, culverts, and diversions, alter hydrologic processes and aquatic habitat. Removing uneconomical and aging instream barriers is increasingly used for river restoration. Historically, selection of barrier removal projects used score-and-rank techniques, ignoring cumulative change and the spatial structure of stream networks. Likewise, most water supply models prioritize either human water uses or aquatic habitat, failing to incorporate both human and environmental water use benefits. Here, a dual-objective optimization model identifies barriers to remove that maximize connected aquatic habitat and minimize water scarcity. Aquatic habitat is measured using monthly average streamflow, temperature, channel gradient, and geomorphic condition as indicators of aquatic habitat suitability. Water scarcity costs are minimized using economic penalty functions while a budget constraint specifies the money available to remove barriers. We demonstrate the approach using a case study in Utah's Weber Basin to prioritize removal of instream barriers for Bonneville cutthroat trout, while maintaining human water uses. Removing 54 instream barriers reconnects about 160 km of quality-weighted habitat and costs approximately US$10 M. After this point, the cost-effectiveness of removing barriers to connect river habitat decreases. The modeling approach expands barrier removal optimization methods by explicitly including both economic and environmental water uses.","author":[{"dropping-particle":"","family":"Kraft","given":"Maggi","non-dropping-particle":"","parse-names":false,"suffix":""},{"dropping-particle":"","family":"Rosenberg","given":"David E.","non-dropping-particle":"","parse-names":false,"suffix":""},{"dropping-particle":"","family":"Null","given":"Sarah E.","non-dropping-particle":"","parse-names":false,"suffix":""}],"container-title":"Journal of the American Water Resources Association","id":"ITEM-1","issue":"2","issued":{"date-parts":[["2019"]]},"page":"382-400","title":"Prioritizing Stream Barrier Removal to Maximize Connected Aquatic Habitat and Minimize Water Scarcity","type":"article-journal","volume":"55"},"uris":["http://www.mendeley.com/documents/?uuid=9c763d81-2080-4b1b-8a77-c321ee05a283"]}],"mendeley":{"formattedCitation":"(Kraft &lt;i&gt;et al.&lt;/i&gt;, 2019)","manualFormatting":"Kraft et al. (2019)","plainTextFormattedCitation":"(Kraft et al., 2019)","previouslyFormattedCitation":"(Kraft &lt;i&gt;et al.&lt;/i&gt;, 2019)"},"properties":{"noteIndex":0},"schema":"https://github.com/citation-style-language/schema/raw/master/csl-citation.json"}</w:instrText>
      </w:r>
      <w:r w:rsidR="0033416F">
        <w:fldChar w:fldCharType="separate"/>
      </w:r>
      <w:r w:rsidR="0033416F" w:rsidRPr="0033416F">
        <w:rPr>
          <w:noProof/>
        </w:rPr>
        <w:t xml:space="preserve">Kraft </w:t>
      </w:r>
      <w:r w:rsidR="0033416F" w:rsidRPr="0033416F">
        <w:rPr>
          <w:i/>
          <w:noProof/>
        </w:rPr>
        <w:t>et al.</w:t>
      </w:r>
      <w:r w:rsidR="0033416F" w:rsidRPr="0033416F">
        <w:rPr>
          <w:noProof/>
        </w:rPr>
        <w:t xml:space="preserve"> </w:t>
      </w:r>
      <w:r w:rsidR="0033416F">
        <w:rPr>
          <w:noProof/>
        </w:rPr>
        <w:t>(</w:t>
      </w:r>
      <w:r w:rsidR="0033416F" w:rsidRPr="0033416F">
        <w:rPr>
          <w:noProof/>
        </w:rPr>
        <w:t>2019)</w:t>
      </w:r>
      <w:r w:rsidR="0033416F">
        <w:fldChar w:fldCharType="end"/>
      </w:r>
      <w:r w:rsidR="0033416F">
        <w:t xml:space="preserve"> developed </w:t>
      </w:r>
      <w:r w:rsidR="003B1BB6">
        <w:t xml:space="preserve">a dual-optimization barrier-removal model that maximized connected aquatic habitat and minimized water scarcity in Utah’s Weber River, but based economic objectives on economic loss functions and water demand price elasticities on highly urbanized areas including Ogden and Salt Lake City. </w:t>
      </w:r>
      <w:r w:rsidR="005E42FA">
        <w:fldChar w:fldCharType="begin" w:fldLock="1"/>
      </w:r>
      <w:r w:rsidR="001C1FAD">
        <w:instrText>ADDIN CSL_CITATION {"citationItems":[{"id":"ITEM-1","itemData":{"DOI":"10.1016/j.envsoft.2020.104643","ISSN":"13648152","abstract":"Systems models to improve ecosystems often identify flows to meet minimum instream flow requirements or minimize deviations from a predefined flow regime. Here, we present a new systems optimization model that determines when, where, and how much to allocate scarce water, financial resources, and revegetation efforts to improve aquatic, floodplain, and wetland habitat areas and quality. This optimization is subject to constraints on water mass balance, vegetation growth, infrastructure capacities, and meeting existing agricultural and urban water demands. We followed a participatory approach to apply and validate our model in the Lower Bear River watershed, UT. Results show that increasing winter reservoir releases, minimizing spring spills, and planting native floodplain vegetation early in the growing season can increase suitable habitat area beyond managing water alone. Additional flow on the Little Bear River between August and December will most increase habitat area and quality compared to other locations.","author":[{"dropping-particle":"","family":"Alafifi","given":"Ayman H.","non-dropping-particle":"","parse-names":false,"suffix":""},{"dropping-particle":"","family":"Rosenberg","given":"David E.","non-dropping-particle":"","parse-names":false,"suffix":""}],"container-title":"Environmental Modelling and Software","id":"ITEM-1","issue":"January","issued":{"date-parts":[["2020"]]},"page":"104643","publisher":"Elsevier Ltd","title":"Systems modeling to improve river, riparian, and wetland habitat quality and area","type":"article-journal","volume":"126"},"uris":["http://www.mendeley.com/documents/?uuid=a696b64b-1327-4fae-80da-4a4ddf19c222"]}],"mendeley":{"formattedCitation":"(Alafifi and Rosenberg, 2020)","manualFormatting":"Alafifi and Rosenberg (2020)","plainTextFormattedCitation":"(Alafifi and Rosenberg, 2020)","previouslyFormattedCitation":"(Alafifi and Rosenberg, 2020)"},"properties":{"noteIndex":0},"schema":"https://github.com/citation-style-language/schema/raw/master/csl-citation.json"}</w:instrText>
      </w:r>
      <w:r w:rsidR="005E42FA">
        <w:fldChar w:fldCharType="separate"/>
      </w:r>
      <w:r w:rsidR="005E42FA" w:rsidRPr="005E42FA">
        <w:rPr>
          <w:noProof/>
        </w:rPr>
        <w:t xml:space="preserve">Alafifi and Rosenberg </w:t>
      </w:r>
      <w:r w:rsidR="005E42FA">
        <w:rPr>
          <w:noProof/>
        </w:rPr>
        <w:t>(</w:t>
      </w:r>
      <w:r w:rsidR="005E42FA" w:rsidRPr="005E42FA">
        <w:rPr>
          <w:noProof/>
        </w:rPr>
        <w:t>2020)</w:t>
      </w:r>
      <w:r w:rsidR="005E42FA">
        <w:fldChar w:fldCharType="end"/>
      </w:r>
      <w:r w:rsidR="005E42FA">
        <w:t xml:space="preserve"> developed a systems optimization model for allocating water, financial resources, and revegetation efforts in the Lower Bear River watershed, but was not focused on barrier removal.</w:t>
      </w:r>
      <w:r w:rsidR="004C78C0">
        <w:t xml:space="preserve"> Water development is slated to continue in the Bear River basin </w:t>
      </w:r>
      <w:r w:rsidR="004C78C0">
        <w:fldChar w:fldCharType="begin" w:fldLock="1"/>
      </w:r>
      <w:r w:rsidR="004C78C0">
        <w:instrText>ADDIN CSL_CITATION {"citationItems":[{"id":"ITEM-1","itemData":{"author":[{"dropping-particle":"","family":"UDWRe","given":"","non-dropping-particle":"","parse-names":false,"suffix":""}],"id":"ITEM-1","issued":{"date-parts":[["2019"]]},"publisher-place":"Salt Lake City, Utah","title":"Bear River Development Report Executive Summary","type":"report"},"uris":["http://www.mendeley.com/documents/?uuid=f0498f21-8d2c-4673-9475-4444c45a166c"]}],"mendeley":{"formattedCitation":"(UDWRe, 2019)","plainTextFormattedCitation":"(UDWRe, 2019)","previouslyFormattedCitation":"(UDWRe, 2019)"},"properties":{"noteIndex":0},"schema":"https://github.com/citation-style-language/schema/raw/master/csl-citation.json"}</w:instrText>
      </w:r>
      <w:r w:rsidR="004C78C0">
        <w:fldChar w:fldCharType="separate"/>
      </w:r>
      <w:r w:rsidR="004C78C0" w:rsidRPr="004C78C0">
        <w:rPr>
          <w:noProof/>
        </w:rPr>
        <w:t>(UDWRe, 2019)</w:t>
      </w:r>
      <w:r w:rsidR="004C78C0">
        <w:fldChar w:fldCharType="end"/>
      </w:r>
      <w:r w:rsidR="004C78C0">
        <w:t>. My work will help to improve water resources decision making by creating a model that can quantify environmental-economic tradeoffs between suitable habitat connectivity for fish species of management concern and competing human water demands in the Bear River. The model solutions will identify promising solutions for barrier development and removal to protect and reconnect quality aquatic habitats while satisfying human water needs.</w:t>
      </w:r>
    </w:p>
    <w:p w:rsidR="004C78C0" w:rsidRDefault="003B1BB6" w:rsidP="004C78C0">
      <w:pPr>
        <w:spacing w:after="0"/>
        <w:ind w:firstLine="720"/>
      </w:pPr>
      <w:r>
        <w:t xml:space="preserve"> </w:t>
      </w:r>
    </w:p>
    <w:p w:rsidR="004C78C0" w:rsidRDefault="004C78C0" w:rsidP="004C78C0">
      <w:pPr>
        <w:spacing w:after="0"/>
        <w:ind w:firstLine="720"/>
      </w:pPr>
    </w:p>
    <w:p w:rsidR="00E5046B" w:rsidRPr="00E5046B" w:rsidRDefault="00E5046B" w:rsidP="00E5046B">
      <w:pPr>
        <w:spacing w:after="0"/>
        <w:rPr>
          <w:b/>
        </w:rPr>
      </w:pPr>
      <w:r w:rsidRPr="00E5046B">
        <w:rPr>
          <w:b/>
        </w:rPr>
        <w:t>References</w:t>
      </w:r>
    </w:p>
    <w:p w:rsidR="004C78C0" w:rsidRPr="004C78C0" w:rsidRDefault="004C78C0" w:rsidP="004C78C0">
      <w:pPr>
        <w:widowControl w:val="0"/>
        <w:autoSpaceDE w:val="0"/>
        <w:autoSpaceDN w:val="0"/>
        <w:adjustRightInd w:val="0"/>
        <w:spacing w:after="0" w:line="240" w:lineRule="auto"/>
        <w:ind w:left="480" w:hanging="480"/>
        <w:rPr>
          <w:noProof/>
        </w:rPr>
      </w:pPr>
      <w:r>
        <w:fldChar w:fldCharType="begin" w:fldLock="1"/>
      </w:r>
      <w:r>
        <w:instrText xml:space="preserve">ADDIN Mendeley Bibliography CSL_BIBLIOGRAPHY </w:instrText>
      </w:r>
      <w:r>
        <w:fldChar w:fldCharType="separate"/>
      </w:r>
      <w:r w:rsidRPr="004C78C0">
        <w:rPr>
          <w:noProof/>
        </w:rPr>
        <w:t>Alafifi, A.H. and D.E. Rosenberg, 2020. Systems Modeling to Improve River, Riparian, and Wetland Habitat Quality and Area. Environmental Modelling and Software 126:104643.</w:t>
      </w:r>
    </w:p>
    <w:p w:rsidR="004C78C0" w:rsidRPr="004C78C0" w:rsidRDefault="004C78C0" w:rsidP="004C78C0">
      <w:pPr>
        <w:widowControl w:val="0"/>
        <w:autoSpaceDE w:val="0"/>
        <w:autoSpaceDN w:val="0"/>
        <w:adjustRightInd w:val="0"/>
        <w:spacing w:after="0" w:line="240" w:lineRule="auto"/>
        <w:ind w:left="480" w:hanging="480"/>
        <w:rPr>
          <w:noProof/>
        </w:rPr>
      </w:pPr>
      <w:r w:rsidRPr="004C78C0">
        <w:rPr>
          <w:noProof/>
        </w:rPr>
        <w:t>Bourne, C.M., D.G. Kehler, Y.F. Wiersma, and D. Cote, 2011. Barriers to Fish Passage and Barriers to Fish Passage Assessments: The Impact of Assessment Methods and Assumptions on Barrier Identification and Quantification of Watershed Connectivity. Aquatic Ecology 45:389–403.</w:t>
      </w:r>
    </w:p>
    <w:p w:rsidR="004C78C0" w:rsidRPr="004C78C0" w:rsidRDefault="004C78C0" w:rsidP="004C78C0">
      <w:pPr>
        <w:widowControl w:val="0"/>
        <w:autoSpaceDE w:val="0"/>
        <w:autoSpaceDN w:val="0"/>
        <w:adjustRightInd w:val="0"/>
        <w:spacing w:after="0" w:line="240" w:lineRule="auto"/>
        <w:ind w:left="480" w:hanging="480"/>
        <w:rPr>
          <w:noProof/>
        </w:rPr>
      </w:pPr>
      <w:r w:rsidRPr="004C78C0">
        <w:rPr>
          <w:noProof/>
        </w:rPr>
        <w:t>King, S., J.R. O’Hanley, L.R. Newbold, P.S. Kemp, and M.W. Diebel, 2017. A Toolkit for Optimizing Fish Passage Barrier Mitigation Actions. Journal of Applied Ecology 54:599–611.</w:t>
      </w:r>
    </w:p>
    <w:p w:rsidR="004C78C0" w:rsidRPr="004C78C0" w:rsidRDefault="004C78C0" w:rsidP="004C78C0">
      <w:pPr>
        <w:widowControl w:val="0"/>
        <w:autoSpaceDE w:val="0"/>
        <w:autoSpaceDN w:val="0"/>
        <w:adjustRightInd w:val="0"/>
        <w:spacing w:after="0" w:line="240" w:lineRule="auto"/>
        <w:ind w:left="480" w:hanging="480"/>
        <w:rPr>
          <w:noProof/>
        </w:rPr>
      </w:pPr>
      <w:r w:rsidRPr="004C78C0">
        <w:rPr>
          <w:noProof/>
        </w:rPr>
        <w:lastRenderedPageBreak/>
        <w:t>Kraft, M., D.E. Rosenberg, and S.E. Null, 2019. Prioritizing Stream Barrier Removal to Maximize Connected Aquatic Habitat and Minimize Water Scarcity. Journal of the American Water Resources Association 55:382–400.</w:t>
      </w:r>
    </w:p>
    <w:p w:rsidR="004C78C0" w:rsidRPr="004C78C0" w:rsidRDefault="004C78C0" w:rsidP="004C78C0">
      <w:pPr>
        <w:widowControl w:val="0"/>
        <w:autoSpaceDE w:val="0"/>
        <w:autoSpaceDN w:val="0"/>
        <w:adjustRightInd w:val="0"/>
        <w:spacing w:after="0" w:line="240" w:lineRule="auto"/>
        <w:ind w:left="480" w:hanging="480"/>
        <w:rPr>
          <w:noProof/>
        </w:rPr>
      </w:pPr>
      <w:r w:rsidRPr="004C78C0">
        <w:rPr>
          <w:noProof/>
        </w:rPr>
        <w:t>Kuby, M.J., W.F. Fagan, C.S. ReVelle, and W.L. Graf, 2005. A Multiobjective Optimization Model for Dam Removal: An Example Trading off Salmon Passage with Hydropower and Water Storage in the Willamette Basin. Advances in Water Resources 28:845–855.</w:t>
      </w:r>
    </w:p>
    <w:p w:rsidR="004C78C0" w:rsidRPr="004C78C0" w:rsidRDefault="004C78C0" w:rsidP="004C78C0">
      <w:pPr>
        <w:widowControl w:val="0"/>
        <w:autoSpaceDE w:val="0"/>
        <w:autoSpaceDN w:val="0"/>
        <w:adjustRightInd w:val="0"/>
        <w:spacing w:after="0" w:line="240" w:lineRule="auto"/>
        <w:ind w:left="480" w:hanging="480"/>
        <w:rPr>
          <w:noProof/>
        </w:rPr>
      </w:pPr>
      <w:r w:rsidRPr="004C78C0">
        <w:rPr>
          <w:noProof/>
        </w:rPr>
        <w:t>Neeson, T.M., M.C. Ferris, M.W. Diebel, P.J. Doran, J.R. O’Hanley, and P.B. McIntyre, 2015. Enhancing Ecosystem Restoration Efficiency through Spatial and Temporal Coordination. Proceedings of the National Academy of Sciences 112:6236–6241.</w:t>
      </w:r>
    </w:p>
    <w:p w:rsidR="004C78C0" w:rsidRPr="004C78C0" w:rsidRDefault="004C78C0" w:rsidP="004C78C0">
      <w:pPr>
        <w:widowControl w:val="0"/>
        <w:autoSpaceDE w:val="0"/>
        <w:autoSpaceDN w:val="0"/>
        <w:adjustRightInd w:val="0"/>
        <w:spacing w:after="0" w:line="240" w:lineRule="auto"/>
        <w:ind w:left="480" w:hanging="480"/>
        <w:rPr>
          <w:noProof/>
        </w:rPr>
      </w:pPr>
      <w:r w:rsidRPr="004C78C0">
        <w:rPr>
          <w:noProof/>
        </w:rPr>
        <w:t>Null, S.E., J. Medellín-Azuara, A. Escriva-Bou, M. Lent, and J.R. Lund, 2014. Optimizing the Damned: Water Supply Losses and Fish Habitat Gains from Dam Removal in California. Journal of Environmental Management 136:121–131.</w:t>
      </w:r>
    </w:p>
    <w:p w:rsidR="004C78C0" w:rsidRPr="004C78C0" w:rsidRDefault="004C78C0" w:rsidP="004C78C0">
      <w:pPr>
        <w:widowControl w:val="0"/>
        <w:autoSpaceDE w:val="0"/>
        <w:autoSpaceDN w:val="0"/>
        <w:adjustRightInd w:val="0"/>
        <w:spacing w:after="0" w:line="240" w:lineRule="auto"/>
        <w:ind w:left="480" w:hanging="480"/>
        <w:rPr>
          <w:noProof/>
        </w:rPr>
      </w:pPr>
      <w:r w:rsidRPr="004C78C0">
        <w:rPr>
          <w:noProof/>
        </w:rPr>
        <w:t>O’Hanley, J.R., 2011. Open Rivers: Barrier Removal Planning and the Restoration of Free-Flowing Rivers. Journal of Environmental Management 92:3112–3120.</w:t>
      </w:r>
    </w:p>
    <w:p w:rsidR="004C78C0" w:rsidRPr="004C78C0" w:rsidRDefault="004C78C0" w:rsidP="004C78C0">
      <w:pPr>
        <w:widowControl w:val="0"/>
        <w:autoSpaceDE w:val="0"/>
        <w:autoSpaceDN w:val="0"/>
        <w:adjustRightInd w:val="0"/>
        <w:spacing w:after="0" w:line="240" w:lineRule="auto"/>
        <w:ind w:left="480" w:hanging="480"/>
        <w:rPr>
          <w:noProof/>
        </w:rPr>
      </w:pPr>
      <w:r w:rsidRPr="004C78C0">
        <w:rPr>
          <w:noProof/>
        </w:rPr>
        <w:t>UDWRe, 2019. Bear River Development Report Executive Summary. Salt Lake City, Utah.</w:t>
      </w:r>
    </w:p>
    <w:p w:rsidR="00E5046B" w:rsidRDefault="004C78C0" w:rsidP="00E5046B">
      <w:pPr>
        <w:spacing w:after="0"/>
      </w:pPr>
      <w:r>
        <w:fldChar w:fldCharType="end"/>
      </w:r>
      <w:bookmarkStart w:id="0" w:name="_GoBack"/>
      <w:bookmarkEnd w:id="0"/>
    </w:p>
    <w:sectPr w:rsidR="00E5046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F75C7"/>
    <w:rsid w:val="00062598"/>
    <w:rsid w:val="000F7238"/>
    <w:rsid w:val="00143381"/>
    <w:rsid w:val="001C1FAD"/>
    <w:rsid w:val="0033416F"/>
    <w:rsid w:val="0034141E"/>
    <w:rsid w:val="003B1BB6"/>
    <w:rsid w:val="004C78C0"/>
    <w:rsid w:val="004D05FB"/>
    <w:rsid w:val="005D345A"/>
    <w:rsid w:val="005E42FA"/>
    <w:rsid w:val="0090090E"/>
    <w:rsid w:val="009860EB"/>
    <w:rsid w:val="009A090B"/>
    <w:rsid w:val="00AD70F8"/>
    <w:rsid w:val="00B36507"/>
    <w:rsid w:val="00B565F1"/>
    <w:rsid w:val="00CB4903"/>
    <w:rsid w:val="00E5046B"/>
    <w:rsid w:val="00ED03CD"/>
    <w:rsid w:val="00EF75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8E4AE0"/>
  <w15:chartTrackingRefBased/>
  <w15:docId w15:val="{62A6BF66-9F0D-4B1F-A448-3B5AED24DB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EF75C7"/>
    <w:pPr>
      <w:spacing w:before="100" w:beforeAutospacing="1" w:after="100" w:afterAutospacing="1" w:line="240" w:lineRule="auto"/>
    </w:pPr>
    <w:rPr>
      <w:rFonts w:eastAsia="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8685076">
      <w:bodyDiv w:val="1"/>
      <w:marLeft w:val="0"/>
      <w:marRight w:val="0"/>
      <w:marTop w:val="0"/>
      <w:marBottom w:val="0"/>
      <w:divBdr>
        <w:top w:val="none" w:sz="0" w:space="0" w:color="auto"/>
        <w:left w:val="none" w:sz="0" w:space="0" w:color="auto"/>
        <w:bottom w:val="none" w:sz="0" w:space="0" w:color="auto"/>
        <w:right w:val="none" w:sz="0" w:space="0" w:color="auto"/>
      </w:divBdr>
    </w:div>
    <w:div w:id="1958175355">
      <w:bodyDiv w:val="1"/>
      <w:marLeft w:val="0"/>
      <w:marRight w:val="0"/>
      <w:marTop w:val="0"/>
      <w:marBottom w:val="0"/>
      <w:divBdr>
        <w:top w:val="none" w:sz="0" w:space="0" w:color="auto"/>
        <w:left w:val="none" w:sz="0" w:space="0" w:color="auto"/>
        <w:bottom w:val="none" w:sz="0" w:space="0" w:color="auto"/>
        <w:right w:val="none" w:sz="0" w:space="0" w:color="auto"/>
      </w:divBdr>
    </w:div>
    <w:div w:id="2099014831">
      <w:bodyDiv w:val="1"/>
      <w:marLeft w:val="0"/>
      <w:marRight w:val="0"/>
      <w:marTop w:val="0"/>
      <w:marBottom w:val="0"/>
      <w:divBdr>
        <w:top w:val="none" w:sz="0" w:space="0" w:color="auto"/>
        <w:left w:val="none" w:sz="0" w:space="0" w:color="auto"/>
        <w:bottom w:val="none" w:sz="0" w:space="0" w:color="auto"/>
        <w:right w:val="none" w:sz="0" w:space="0" w:color="auto"/>
      </w:divBdr>
    </w:div>
    <w:div w:id="21051534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787CBE-18D3-45F4-B55A-35D596199E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TotalTime>
  <Pages>2</Pages>
  <Words>4565</Words>
  <Characters>26026</Characters>
  <Application>Microsoft Office Word</Application>
  <DocSecurity>0</DocSecurity>
  <Lines>216</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eg Goodrum</dc:creator>
  <cp:keywords/>
  <dc:description/>
  <cp:lastModifiedBy>Greg Goodrum</cp:lastModifiedBy>
  <cp:revision>11</cp:revision>
  <dcterms:created xsi:type="dcterms:W3CDTF">2020-09-22T23:18:00Z</dcterms:created>
  <dcterms:modified xsi:type="dcterms:W3CDTF">2020-09-23T0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ecological-applications</vt:lpwstr>
  </property>
  <property fmtid="{D5CDD505-2E9C-101B-9397-08002B2CF9AE}" pid="9" name="Mendeley Recent Style Name 3_1">
    <vt:lpwstr>Ecological Applications</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environmental-management</vt:lpwstr>
  </property>
  <property fmtid="{D5CDD505-2E9C-101B-9397-08002B2CF9AE}" pid="13" name="Mendeley Recent Style Name 5_1">
    <vt:lpwstr>Journal of Environmental Management</vt:lpwstr>
  </property>
  <property fmtid="{D5CDD505-2E9C-101B-9397-08002B2CF9AE}" pid="14" name="Mendeley Recent Style Id 6_1">
    <vt:lpwstr>http://www.zotero.org/styles/journal-of-the-american-water-resources-association</vt:lpwstr>
  </property>
  <property fmtid="{D5CDD505-2E9C-101B-9397-08002B2CF9AE}" pid="15" name="Mendeley Recent Style Name 6_1">
    <vt:lpwstr>Journal of the American Water Resources Associa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transactions-of-the-american-fisheries-society</vt:lpwstr>
  </property>
  <property fmtid="{D5CDD505-2E9C-101B-9397-08002B2CF9AE}" pid="21" name="Mendeley Recent Style Name 9_1">
    <vt:lpwstr>Transactions of the American Fisheries Society</vt:lpwstr>
  </property>
  <property fmtid="{D5CDD505-2E9C-101B-9397-08002B2CF9AE}" pid="22" name="Mendeley Document_1">
    <vt:lpwstr>True</vt:lpwstr>
  </property>
  <property fmtid="{D5CDD505-2E9C-101B-9397-08002B2CF9AE}" pid="23" name="Mendeley Unique User Id_1">
    <vt:lpwstr>5d9e9627-eda7-30cf-9c7b-fd36e0eb2db9</vt:lpwstr>
  </property>
  <property fmtid="{D5CDD505-2E9C-101B-9397-08002B2CF9AE}" pid="24" name="Mendeley Citation Style_1">
    <vt:lpwstr>http://www.zotero.org/styles/journal-of-the-american-water-resources-association</vt:lpwstr>
  </property>
</Properties>
</file>